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6A1B9318" w:rsidR="00551D8A" w:rsidRDefault="0089152D" w:rsidP="00037FBC">
            <w:pPr>
              <w:ind w:right="-720"/>
              <w:rPr>
                <w:rFonts w:ascii="Arial" w:hAnsi="Arial" w:cs="Arial"/>
                <w:sz w:val="20"/>
                <w:szCs w:val="20"/>
              </w:rPr>
            </w:pPr>
            <w:r w:rsidRPr="0021352F">
              <w:rPr>
                <w:rFonts w:ascii="Arial" w:hAnsi="Arial" w:cs="Arial"/>
                <w:sz w:val="24"/>
                <w:szCs w:val="24"/>
              </w:rPr>
              <w:t>O</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33C20BCE" w:rsidR="00551D8A" w:rsidRDefault="005A3485"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4C182ED1" w:rsidR="00551D8A" w:rsidRDefault="005A3485" w:rsidP="00037FBC">
            <w:pPr>
              <w:ind w:right="-720"/>
              <w:rPr>
                <w:rFonts w:ascii="Arial" w:hAnsi="Arial" w:cs="Arial"/>
                <w:sz w:val="20"/>
                <w:szCs w:val="20"/>
              </w:rPr>
            </w:pPr>
            <w:r>
              <w:rPr>
                <w:rFonts w:ascii="Arial" w:hAnsi="Arial" w:cs="Arial"/>
                <w:sz w:val="24"/>
                <w:szCs w:val="24"/>
              </w:rPr>
              <w:t>X</w:t>
            </w:r>
            <w:r w:rsidR="0006647C">
              <w:rPr>
                <w:rFonts w:ascii="Arial" w:hAnsi="Arial" w:cs="Arial"/>
                <w:sz w:val="20"/>
                <w:szCs w:val="20"/>
              </w:rPr>
              <w:t xml:space="preserve"> </w:t>
            </w:r>
            <w:r w:rsidR="00551D8A">
              <w:rPr>
                <w:rFonts w:ascii="Arial" w:hAnsi="Arial" w:cs="Arial"/>
                <w:sz w:val="20"/>
                <w:szCs w:val="20"/>
              </w:rPr>
              <w:t>Quarter 3 (July 1 – September 30)</w:t>
            </w:r>
          </w:p>
          <w:p w14:paraId="34BB6C01" w14:textId="408A796A" w:rsidR="00551D8A" w:rsidRDefault="00461CE6"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50EB5715" w:rsidR="00874EF7" w:rsidRPr="00B66A21" w:rsidRDefault="00E619C5" w:rsidP="00B22EC9">
            <w:pPr>
              <w:ind w:right="-720"/>
              <w:jc w:val="center"/>
              <w:rPr>
                <w:rFonts w:ascii="Arial" w:hAnsi="Arial" w:cs="Arial"/>
                <w:sz w:val="20"/>
                <w:szCs w:val="20"/>
              </w:rPr>
            </w:pPr>
            <w:r>
              <w:rPr>
                <w:rFonts w:ascii="Arial" w:hAnsi="Arial" w:cs="Arial"/>
                <w:sz w:val="20"/>
                <w:szCs w:val="20"/>
              </w:rPr>
              <w:t>$</w:t>
            </w:r>
            <w:r w:rsidR="00461CE6">
              <w:rPr>
                <w:rFonts w:ascii="Arial" w:hAnsi="Arial" w:cs="Arial"/>
                <w:sz w:val="20"/>
                <w:szCs w:val="20"/>
              </w:rPr>
              <w:t>1</w:t>
            </w:r>
            <w:r w:rsidR="005A3485">
              <w:rPr>
                <w:rFonts w:ascii="Arial" w:hAnsi="Arial" w:cs="Arial"/>
                <w:sz w:val="20"/>
                <w:szCs w:val="20"/>
              </w:rPr>
              <w:t>85</w:t>
            </w:r>
            <w:r w:rsidR="00461CE6">
              <w:rPr>
                <w:rFonts w:ascii="Arial" w:hAnsi="Arial" w:cs="Arial"/>
                <w:sz w:val="20"/>
                <w:szCs w:val="20"/>
              </w:rPr>
              <w:t>,000</w:t>
            </w:r>
          </w:p>
        </w:tc>
        <w:tc>
          <w:tcPr>
            <w:tcW w:w="3420" w:type="dxa"/>
          </w:tcPr>
          <w:p w14:paraId="56223D56" w14:textId="04AA72A7" w:rsidR="00874EF7" w:rsidRPr="00B66A21" w:rsidRDefault="00264D45" w:rsidP="00155CE2">
            <w:pPr>
              <w:ind w:right="-720"/>
              <w:jc w:val="center"/>
              <w:rPr>
                <w:rFonts w:ascii="Arial" w:hAnsi="Arial" w:cs="Arial"/>
                <w:sz w:val="20"/>
                <w:szCs w:val="20"/>
              </w:rPr>
            </w:pPr>
            <w:r>
              <w:rPr>
                <w:rFonts w:ascii="Arial" w:hAnsi="Arial" w:cs="Arial"/>
                <w:sz w:val="20"/>
                <w:szCs w:val="20"/>
              </w:rPr>
              <w:t>2</w:t>
            </w:r>
            <w:r w:rsidR="005A3485">
              <w:rPr>
                <w:rFonts w:ascii="Arial" w:hAnsi="Arial" w:cs="Arial"/>
                <w:sz w:val="20"/>
                <w:szCs w:val="20"/>
              </w:rPr>
              <w:t>8</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60F8A6F2" w:rsidR="00B66A21" w:rsidRPr="00B66A21" w:rsidRDefault="00264D45" w:rsidP="004C7212">
            <w:pPr>
              <w:ind w:right="-720"/>
              <w:jc w:val="center"/>
              <w:rPr>
                <w:rFonts w:ascii="Arial" w:hAnsi="Arial" w:cs="Arial"/>
                <w:sz w:val="20"/>
                <w:szCs w:val="20"/>
              </w:rPr>
            </w:pPr>
            <w:r>
              <w:rPr>
                <w:rFonts w:ascii="Arial" w:hAnsi="Arial" w:cs="Arial"/>
                <w:sz w:val="20"/>
                <w:szCs w:val="20"/>
              </w:rPr>
              <w:t>6%</w:t>
            </w:r>
          </w:p>
        </w:tc>
        <w:tc>
          <w:tcPr>
            <w:tcW w:w="3330" w:type="dxa"/>
          </w:tcPr>
          <w:p w14:paraId="0C51559D" w14:textId="1EF8F5C5"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264D45">
              <w:rPr>
                <w:rFonts w:ascii="Arial" w:hAnsi="Arial" w:cs="Arial"/>
                <w:sz w:val="20"/>
                <w:szCs w:val="20"/>
              </w:rPr>
              <w:t>4</w:t>
            </w:r>
            <w:r w:rsidR="005A3485">
              <w:rPr>
                <w:rFonts w:ascii="Arial" w:hAnsi="Arial" w:cs="Arial"/>
                <w:sz w:val="20"/>
                <w:szCs w:val="20"/>
              </w:rPr>
              <w:t>5</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2C1F9106" w:rsidR="00B66A21" w:rsidRPr="00B66A21" w:rsidRDefault="005A3485" w:rsidP="00155CE2">
            <w:pPr>
              <w:ind w:right="-720"/>
              <w:jc w:val="center"/>
              <w:rPr>
                <w:rFonts w:ascii="Arial" w:hAnsi="Arial" w:cs="Arial"/>
                <w:sz w:val="20"/>
                <w:szCs w:val="20"/>
              </w:rPr>
            </w:pPr>
            <w:r>
              <w:rPr>
                <w:rFonts w:ascii="Arial" w:hAnsi="Arial" w:cs="Arial"/>
                <w:sz w:val="20"/>
                <w:szCs w:val="20"/>
              </w:rPr>
              <w:t>2</w:t>
            </w:r>
            <w:r w:rsidR="00461CE6">
              <w:rPr>
                <w:rFonts w:ascii="Arial" w:hAnsi="Arial" w:cs="Arial"/>
                <w:sz w:val="20"/>
                <w:szCs w:val="20"/>
              </w:rPr>
              <w:t>5</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7777777"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1396674" w14:textId="25A313FC" w:rsidR="005A3485" w:rsidRDefault="0079556F" w:rsidP="0089152D">
            <w:pPr>
              <w:jc w:val="both"/>
              <w:rPr>
                <w:color w:val="000000" w:themeColor="text1"/>
              </w:rPr>
            </w:pPr>
            <w:r w:rsidRPr="0089152D">
              <w:rPr>
                <w:color w:val="000000" w:themeColor="text1"/>
              </w:rPr>
              <w:t xml:space="preserve">Data is continuing to be collected and analyzed.  </w:t>
            </w:r>
            <w:r w:rsidR="00264D45">
              <w:rPr>
                <w:color w:val="000000" w:themeColor="text1"/>
              </w:rPr>
              <w:t xml:space="preserve">The analysis so far has focused on the data produced in Oklahoma.  </w:t>
            </w:r>
            <w:r w:rsidR="005A3485">
              <w:rPr>
                <w:color w:val="000000" w:themeColor="text1"/>
              </w:rPr>
              <w:t xml:space="preserve">This analysis is largely complete and the research team is extending this to other regions.  </w:t>
            </w:r>
            <w:r w:rsidR="00264D45">
              <w:rPr>
                <w:color w:val="000000" w:themeColor="text1"/>
              </w:rPr>
              <w:t xml:space="preserve">Laboratory testing </w:t>
            </w:r>
            <w:r w:rsidR="005A3485">
              <w:rPr>
                <w:color w:val="000000" w:themeColor="text1"/>
              </w:rPr>
              <w:t xml:space="preserve">has been completed to </w:t>
            </w:r>
            <w:r w:rsidR="00264D45">
              <w:rPr>
                <w:color w:val="000000" w:themeColor="text1"/>
              </w:rPr>
              <w:t xml:space="preserve">compliment </w:t>
            </w:r>
            <w:r w:rsidRPr="0089152D">
              <w:rPr>
                <w:color w:val="000000" w:themeColor="text1"/>
              </w:rPr>
              <w:t>the data collected on the weather boxes</w:t>
            </w:r>
            <w:r w:rsidR="005A3485">
              <w:rPr>
                <w:color w:val="000000" w:themeColor="text1"/>
              </w:rPr>
              <w:t xml:space="preserve"> and to help to better understand the results</w:t>
            </w:r>
            <w:r w:rsidRPr="0089152D">
              <w:rPr>
                <w:color w:val="000000" w:themeColor="text1"/>
              </w:rPr>
              <w:t xml:space="preserve">.  The percentage of freezable solution is </w:t>
            </w:r>
            <w:r w:rsidR="005A3485">
              <w:rPr>
                <w:color w:val="000000" w:themeColor="text1"/>
              </w:rPr>
              <w:t xml:space="preserve">also </w:t>
            </w:r>
            <w:r w:rsidRPr="0089152D">
              <w:rPr>
                <w:color w:val="000000" w:themeColor="text1"/>
              </w:rPr>
              <w:t xml:space="preserve">being measured using low differential scanning calorimetry </w:t>
            </w:r>
            <w:r w:rsidRPr="0089152D">
              <w:rPr>
                <w:color w:val="000000" w:themeColor="text1"/>
              </w:rPr>
              <w:fldChar w:fldCharType="begin"/>
            </w:r>
            <w:r w:rsidRPr="0089152D">
              <w:rPr>
                <w:color w:val="000000" w:themeColor="text1"/>
              </w:rPr>
              <w:instrText xml:space="preserve"> ADDIN EN.CITE &lt;EndNote&gt;&lt;Cite&gt;&lt;Author&gt;Ghantous&lt;/Author&gt;&lt;Year&gt;2019&lt;/Year&gt;&lt;RecNum&gt;3245&lt;/RecNum&gt;&lt;DisplayText&gt;[1]&lt;/DisplayText&gt;&lt;record&gt;&lt;rec-number&gt;3245&lt;/rec-number&gt;&lt;foreign-keys&gt;&lt;key app="EN" db-id="pf2s5asa4a5xwgetv9j5fferwsfasdd2fz92" timestamp="1591657919"&gt;3245&lt;/key&gt;&lt;/foreign-keys&gt;&lt;ref-type name="Conference Paper"&gt;47&lt;/ref-type&gt;&lt;contributors&gt;&lt;authors&gt;&lt;author&gt;Ghantous, R. M.&lt;/author&gt;&lt;author&gt;Weiss, J&lt;/author&gt;&lt;/authors&gt;&lt;/contributors&gt;&lt;titles&gt;&lt;title&gt;Does the water to cement ration of concrete impact the value of its critical degree of saturation? &lt;/title&gt;&lt;secondary-title&gt;10th Inter national 14 Conference on Fracture Mechanics of Concrete and Concrete Structures&lt;/secondary-title&gt;&lt;/titles&gt;&lt;pages&gt;1-10&lt;/pages&gt;&lt;dates&gt;&lt;year&gt;2019&lt;/year&gt;&lt;/dates&gt;&lt;pub-location&gt;Bayonne, France&lt;/pub-location&gt;&lt;urls&gt;&lt;/urls&gt;&lt;/record&gt;&lt;/Cite&gt;&lt;/EndNote&gt;</w:instrText>
            </w:r>
            <w:r w:rsidRPr="0089152D">
              <w:rPr>
                <w:color w:val="000000" w:themeColor="text1"/>
              </w:rPr>
              <w:fldChar w:fldCharType="separate"/>
            </w:r>
            <w:r w:rsidRPr="0089152D">
              <w:rPr>
                <w:noProof/>
                <w:color w:val="000000" w:themeColor="text1"/>
              </w:rPr>
              <w:t>[1]</w:t>
            </w:r>
            <w:r w:rsidRPr="0089152D">
              <w:rPr>
                <w:color w:val="000000" w:themeColor="text1"/>
              </w:rPr>
              <w:fldChar w:fldCharType="end"/>
            </w:r>
            <w:r w:rsidRPr="0089152D">
              <w:rPr>
                <w:color w:val="000000" w:themeColor="text1"/>
              </w:rPr>
              <w:t xml:space="preserve">. The critical degree of saturation is being determined using length change measurements </w:t>
            </w:r>
            <w:r w:rsidRPr="0089152D">
              <w:rPr>
                <w:color w:val="000000" w:themeColor="text1"/>
              </w:rPr>
              <w:fldChar w:fldCharType="begin"/>
            </w:r>
            <w:r w:rsidRPr="0089152D">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89152D">
              <w:rPr>
                <w:color w:val="000000" w:themeColor="text1"/>
              </w:rPr>
              <w:fldChar w:fldCharType="separate"/>
            </w:r>
            <w:r w:rsidRPr="0089152D">
              <w:rPr>
                <w:noProof/>
                <w:color w:val="000000" w:themeColor="text1"/>
              </w:rPr>
              <w:t>[2]</w:t>
            </w:r>
            <w:r w:rsidRPr="0089152D">
              <w:rPr>
                <w:color w:val="000000" w:themeColor="text1"/>
              </w:rPr>
              <w:fldChar w:fldCharType="end"/>
            </w:r>
            <w:r w:rsidRPr="0089152D">
              <w:rPr>
                <w:color w:val="000000" w:themeColor="text1"/>
              </w:rPr>
              <w:t xml:space="preserve">. This experiment will aid in determining the depth of freeze thaw damage in the specimens.  The impact of the temperature on the degree of saturation is being measured using Dynamic Vapor Sorption DVS Q5000. These laboratory experiments </w:t>
            </w:r>
            <w:proofErr w:type="gramStart"/>
            <w:r w:rsidRPr="0089152D">
              <w:rPr>
                <w:color w:val="000000" w:themeColor="text1"/>
              </w:rPr>
              <w:t>is</w:t>
            </w:r>
            <w:proofErr w:type="gramEnd"/>
            <w:r w:rsidRPr="0089152D">
              <w:rPr>
                <w:color w:val="000000" w:themeColor="text1"/>
              </w:rPr>
              <w:t xml:space="preserve"> being performed and will be finished in the fourth quarter of 2021.</w:t>
            </w:r>
            <w:r>
              <w:rPr>
                <w:color w:val="000000" w:themeColor="text1"/>
              </w:rPr>
              <w:t xml:space="preserve"> </w:t>
            </w:r>
            <w:r w:rsidR="005A3485">
              <w:rPr>
                <w:color w:val="000000" w:themeColor="text1"/>
              </w:rPr>
              <w:t xml:space="preserve">Results from other locations should start to be produced in the next quarter.    </w:t>
            </w: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160C44C0" w:rsidR="0006647C" w:rsidRPr="0006647C" w:rsidRDefault="0006647C" w:rsidP="0006647C">
            <w:pPr>
              <w:jc w:val="both"/>
              <w:rPr>
                <w:color w:val="000000" w:themeColor="text1"/>
              </w:rPr>
            </w:pPr>
            <w:r>
              <w:rPr>
                <w:color w:val="000000" w:themeColor="text1"/>
              </w:rPr>
              <w:t xml:space="preserve">Samples have been provided from Iowa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3DFBFCA7" w14:textId="62B80B8A" w:rsidR="0006647C" w:rsidRDefault="0006647C" w:rsidP="0006647C">
            <w:pPr>
              <w:jc w:val="both"/>
              <w:rPr>
                <w:color w:val="000000" w:themeColor="text1"/>
              </w:rPr>
            </w:pPr>
            <w:r w:rsidRPr="0006647C">
              <w:rPr>
                <w:color w:val="000000" w:themeColor="text1"/>
              </w:rPr>
              <w:t xml:space="preserve">The probability of failure increases with an increase of DOS in the sample. For example, all the samples with DOS higher than 88% develop FT damage.  The failure region starts at DOS of ≈77.5% for the samples with a SAM number ≤0.20 compared to the DOS of ≈72.5% for the samples with a SAM number between 0.20 and 0.60. In addition, when the DOS of the sample is around the critical level of saturation (72.5% &lt;DOS&lt;88%), the probability of failure tends to be higher for samples with high SAM number (SAM &gt; 0.20) compared to samples with a low SAM number (≤0.20). Ley et al. </w:t>
            </w:r>
            <w:r w:rsidRPr="0006647C">
              <w:rPr>
                <w:color w:val="000000" w:themeColor="text1"/>
                <w:lang w:val="en-GB"/>
              </w:rPr>
              <w:fldChar w:fldCharType="begin"/>
            </w:r>
            <w:r w:rsidR="0031137F">
              <w:rPr>
                <w:color w:val="000000" w:themeColor="text1"/>
                <w:lang w:val="en-GB"/>
              </w:rPr>
              <w:instrText xml:space="preserve"> ADDIN EN.CITE &lt;EndNote&gt;&lt;Cite&gt;&lt;Author&gt;Ley&lt;/Author&gt;&lt;Year&gt;2017&lt;/Year&gt;&lt;RecNum&gt;736&lt;/RecNum&gt;&lt;DisplayText&gt;[3]&lt;/DisplayText&gt;&lt;record&gt;&lt;rec-number&gt;736&lt;/rec-number&gt;&lt;foreign-keys&gt;&lt;key app="EN" db-id="rzww0daf89vrz0eeaevpxp2u2wx9255z5z2d" timestamp="1531341050"&gt;736&lt;/key&gt;&lt;/foreign-keys&gt;&lt;ref-type name="Journal Article"&gt;17&lt;/ref-type&gt;&lt;contributors&gt;&lt;authors&gt;&lt;author&gt;Ley, M. Tyler&lt;/author&gt;&lt;author&gt;Welchel, David&lt;/author&gt;&lt;author&gt;Peery, Jacob&lt;/author&gt;&lt;author&gt;Khatibmasjedi, Seyedmorteza&lt;/author&gt;&lt;author&gt;LeFlore, Jake&lt;/author&gt;&lt;/authors&gt;&lt;/contributors&gt;&lt;titles&gt;&lt;title&gt;Determining the air-void distribution in fresh concrete with the Sequential Air Method&lt;/title&gt;&lt;secondary-title&gt;Construction and Building Materials&lt;/secondary-title&gt;&lt;/titles&gt;&lt;periodical&gt;&lt;full-title&gt;Construction and Building Materials&lt;/full-title&gt;&lt;/periodical&gt;&lt;pages&gt;723-737&lt;/pages&gt;&lt;volume&gt;150&lt;/volume&gt;&lt;keywords&gt;&lt;keyword&gt;Durability&lt;/keyword&gt;&lt;keyword&gt;Freeze thaw&lt;/keyword&gt;&lt;keyword&gt;Air entrainment&lt;/keyword&gt;&lt;keyword&gt;Spacing factor&lt;/keyword&gt;&lt;keyword&gt;SAM Number&lt;/keyword&gt;&lt;keyword&gt;Durability Factor&lt;/keyword&gt;&lt;keyword&gt;Pressure meter&lt;/keyword&gt;&lt;/keywords&gt;&lt;dates&gt;&lt;year&gt;2017&lt;/year&gt;&lt;pub-dates&gt;&lt;date&gt;2017/09/30/&lt;/date&gt;&lt;/pub-dates&gt;&lt;/dates&gt;&lt;isbn&gt;0950-0618&lt;/isbn&gt;&lt;urls&gt;&lt;related-urls&gt;&lt;url&gt;&lt;style face="underline" font="default" size="100%"&gt;http://www.sciencedirect.com/science/article/pii/S0950061817311777&lt;/style&gt;&lt;/url&gt;&lt;/related-urls&gt;&lt;/urls&gt;&lt;electronic-resource-num&gt;&lt;style face="underline" font="default" size="100%"&gt;https://doi.org/10.1016/j.conbuildmat.2017.06.037&lt;/style&gt;&lt;/electronic-resource-num&gt;&lt;/record&gt;&lt;/Cite&gt;&lt;/EndNote&gt;</w:instrText>
            </w:r>
            <w:r w:rsidRPr="0006647C">
              <w:rPr>
                <w:color w:val="000000" w:themeColor="text1"/>
                <w:lang w:val="en-GB"/>
              </w:rPr>
              <w:fldChar w:fldCharType="separate"/>
            </w:r>
            <w:r w:rsidR="0031137F">
              <w:rPr>
                <w:noProof/>
                <w:color w:val="000000" w:themeColor="text1"/>
                <w:lang w:val="en-GB"/>
              </w:rPr>
              <w:t>[3]</w:t>
            </w:r>
            <w:r w:rsidRPr="0006647C">
              <w:rPr>
                <w:color w:val="000000" w:themeColor="text1"/>
                <w:lang w:val="en-GB"/>
              </w:rPr>
              <w:fldChar w:fldCharType="end"/>
            </w:r>
            <w:r w:rsidRPr="0006647C">
              <w:rPr>
                <w:color w:val="000000" w:themeColor="text1"/>
                <w:lang w:val="en-GB"/>
              </w:rPr>
              <w:t xml:space="preserve"> </w:t>
            </w:r>
            <w:r w:rsidRPr="0006647C">
              <w:rPr>
                <w:color w:val="000000" w:themeColor="text1"/>
              </w:rPr>
              <w:t xml:space="preserve">showed that a SAM Number of 0.20 best correlates with the recommended spacing factor of 200 </w:t>
            </w:r>
            <w:proofErr w:type="spellStart"/>
            <w:r w:rsidRPr="0006647C">
              <w:rPr>
                <w:rFonts w:cstheme="minorHAnsi"/>
                <w:color w:val="000000" w:themeColor="text1"/>
              </w:rPr>
              <w:t>μ</w:t>
            </w:r>
            <w:r w:rsidRPr="0006647C">
              <w:rPr>
                <w:color w:val="000000" w:themeColor="text1"/>
              </w:rPr>
              <w:t>m</w:t>
            </w:r>
            <w:proofErr w:type="spellEnd"/>
            <w:r w:rsidRPr="0006647C">
              <w:rPr>
                <w:color w:val="000000" w:themeColor="text1"/>
              </w:rPr>
              <w:t xml:space="preserve"> for FT durability (ACI 201.2R limit). The reduced quality of air void distribution explains the higher probability of failure in samples with a SAM number &gt; 0.20. This is in accordance with the data collected in </w:t>
            </w:r>
            <w:r w:rsidRPr="0006647C">
              <w:rPr>
                <w:color w:val="000000" w:themeColor="text1"/>
                <w:lang w:val="en-GB"/>
              </w:rPr>
              <w:t xml:space="preserve"> </w:t>
            </w:r>
            <w:r w:rsidRPr="0006647C">
              <w:rPr>
                <w:color w:val="000000" w:themeColor="text1"/>
                <w:lang w:val="en-GB"/>
              </w:rPr>
              <w:fldChar w:fldCharType="begin"/>
            </w:r>
            <w:r w:rsidR="0031137F">
              <w:rPr>
                <w:color w:val="000000" w:themeColor="text1"/>
                <w:lang w:val="en-GB"/>
              </w:rPr>
              <w:instrText xml:space="preserve"> ADDIN EN.CITE &lt;EndNote&gt;&lt;Cite&gt;&lt;Author&gt;Todak&lt;/Author&gt;&lt;Year&gt;2015&lt;/Year&gt;&lt;RecNum&gt;2003&lt;/RecNum&gt;&lt;DisplayText&gt;[4]&lt;/DisplayText&gt;&lt;record&gt;&lt;rec-number&gt;2003&lt;/rec-number&gt;&lt;foreign-keys&gt;&lt;key app="EN" db-id="rzww0daf89vrz0eeaevpxp2u2wx9255z5z2d" timestamp="1572373420"&gt;2003&lt;/key&gt;&lt;key app="ENWeb" db-id=""&gt;0&lt;/key&gt;&lt;/foreign-keys&gt;&lt;ref-type name="Thesis"&gt;32&lt;/ref-type&gt;&lt;contributors&gt;&lt;authors&gt;&lt;author&gt;Todak, Heather N.&lt;/author&gt;&lt;/authors&gt;&lt;tertiary-authors&gt;&lt;author&gt;Weiss, W. Jason&lt;/author&gt;&lt;/tertiary-authors&gt;&lt;/contributors&gt;&lt;titles&gt;&lt;title&gt;Durability assessments of concrete using electrical properties and acoustic emission testing&lt;/title&gt;&lt;secondary-title&gt;School of Civil Engineering&lt;/secondary-title&gt;&lt;/titles&gt;&lt;pages&gt;143&lt;/pages&gt;&lt;volume&gt;Master of Science&lt;/volume&gt;&lt;dates&gt;&lt;year&gt;2015&lt;/year&gt;&lt;/dates&gt;&lt;pub-location&gt;West Lafayette&lt;/pub-location&gt;&lt;publisher&gt;Purdue University&lt;/publisher&gt;&lt;urls&gt;&lt;/urls&gt;&lt;/record&gt;&lt;/Cite&gt;&lt;/EndNote&gt;</w:instrText>
            </w:r>
            <w:r w:rsidRPr="0006647C">
              <w:rPr>
                <w:color w:val="000000" w:themeColor="text1"/>
                <w:lang w:val="en-GB"/>
              </w:rPr>
              <w:fldChar w:fldCharType="separate"/>
            </w:r>
            <w:r w:rsidR="0031137F">
              <w:rPr>
                <w:noProof/>
                <w:color w:val="000000" w:themeColor="text1"/>
                <w:lang w:val="en-GB"/>
              </w:rPr>
              <w:t>[4]</w:t>
            </w:r>
            <w:r w:rsidRPr="0006647C">
              <w:rPr>
                <w:color w:val="000000" w:themeColor="text1"/>
                <w:lang w:val="en-GB"/>
              </w:rPr>
              <w:fldChar w:fldCharType="end"/>
            </w:r>
            <w:r w:rsidRPr="0006647C">
              <w:rPr>
                <w:color w:val="000000" w:themeColor="text1"/>
              </w:rPr>
              <w:t>, where it was concluded that higher quality air-void systems, quantified by lower SAM numbers, may resist freeze-thaw damage at higher levels of saturation than those with poorly distributed air void systems.</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lastRenderedPageBreak/>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66780FE5"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decreasing the bin size to 2% which will give more confidence in the correlation and conclusion drawn out of this graph.</w:t>
            </w:r>
            <w:r w:rsidR="005A3485">
              <w:rPr>
                <w:color w:val="000000" w:themeColor="text1"/>
              </w:rPr>
              <w:t xml:space="preserve">  Sample preparation continues for this work.</w:t>
            </w:r>
            <w:r w:rsidR="0006647C" w:rsidRPr="0006647C">
              <w:rPr>
                <w:color w:val="000000" w:themeColor="text1"/>
              </w:rPr>
              <w:t xml:space="preserve"> </w:t>
            </w:r>
          </w:p>
          <w:p w14:paraId="003E0476" w14:textId="663DE0D5" w:rsidR="0031137F" w:rsidRDefault="0031137F" w:rsidP="0006647C">
            <w:pPr>
              <w:jc w:val="both"/>
              <w:rPr>
                <w:color w:val="000000" w:themeColor="text1"/>
              </w:rPr>
            </w:pPr>
          </w:p>
          <w:p w14:paraId="01649E72"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0C1F3663" w14:textId="77777777" w:rsidR="0006647C" w:rsidRPr="0006647C" w:rsidRDefault="0006647C" w:rsidP="0006647C">
            <w:pPr>
              <w:jc w:val="both"/>
              <w:rPr>
                <w:rFonts w:cs="Times New Roman"/>
                <w:color w:val="000000" w:themeColor="text1"/>
              </w:rPr>
            </w:pP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77777777"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has been 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64A20C23" w14:textId="2AF3DD0E" w:rsidR="0089152D" w:rsidRDefault="0089152D" w:rsidP="0006647C">
            <w:pPr>
              <w:jc w:val="both"/>
              <w:rPr>
                <w:rFonts w:cs="Times New Roman"/>
                <w:color w:val="000000" w:themeColor="text1"/>
              </w:rPr>
            </w:pPr>
          </w:p>
          <w:p w14:paraId="687434CE" w14:textId="4D1AB10E" w:rsidR="0089152D" w:rsidRDefault="0089152D" w:rsidP="0006647C">
            <w:pPr>
              <w:jc w:val="both"/>
              <w:rPr>
                <w:rFonts w:cs="Times New Roman"/>
                <w:color w:val="000000" w:themeColor="text1"/>
              </w:rPr>
            </w:pPr>
          </w:p>
          <w:p w14:paraId="14074759" w14:textId="7648CBF7" w:rsidR="0089152D" w:rsidRDefault="0089152D" w:rsidP="0006647C">
            <w:pPr>
              <w:jc w:val="both"/>
              <w:rPr>
                <w:rFonts w:cs="Times New Roman"/>
                <w:color w:val="000000" w:themeColor="text1"/>
              </w:rPr>
            </w:pPr>
          </w:p>
          <w:p w14:paraId="61C5AA21" w14:textId="771CA74D" w:rsidR="0089152D" w:rsidRDefault="0089152D" w:rsidP="0006647C">
            <w:pPr>
              <w:jc w:val="both"/>
              <w:rPr>
                <w:rFonts w:cs="Times New Roman"/>
                <w:color w:val="000000" w:themeColor="text1"/>
              </w:rPr>
            </w:pPr>
          </w:p>
          <w:p w14:paraId="214B23B8" w14:textId="5AA60F4D" w:rsidR="0089152D" w:rsidRDefault="0089152D"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r w:rsidR="00641698">
              <w:fldChar w:fldCharType="begin"/>
            </w:r>
            <w:r w:rsidR="00641698">
              <w:instrText xml:space="preserve"> SEQ Table \* ARABIC </w:instrText>
            </w:r>
            <w:r w:rsidR="00641698">
              <w:fldChar w:fldCharType="separate"/>
            </w:r>
            <w:r>
              <w:rPr>
                <w:noProof/>
              </w:rPr>
              <w:t>1</w:t>
            </w:r>
            <w:r w:rsidR="00641698">
              <w:rPr>
                <w:noProof/>
              </w:rPr>
              <w:fldChar w:fldCharType="end"/>
            </w:r>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lastRenderedPageBreak/>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lastRenderedPageBreak/>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lastRenderedPageBreak/>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641698"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R⋅</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641698" w:rsidP="00E029B7">
                  <w:pPr>
                    <w:pStyle w:val="Caption"/>
                  </w:pPr>
                  <w:r>
                    <w:fldChar w:fldCharType="begin"/>
                  </w:r>
                  <w:r>
                    <w:instrText xml:space="preserve"> SEQ Equation \* ARABIC </w:instrText>
                  </w:r>
                  <w:r>
                    <w:fldChar w:fldCharType="separate"/>
                  </w:r>
                  <w:bookmarkStart w:id="2" w:name="_Ref77691429"/>
                  <w:r w:rsidR="00E029B7">
                    <w:rPr>
                      <w:noProof/>
                    </w:rPr>
                    <w:t>1</w:t>
                  </w:r>
                  <w:bookmarkEnd w:id="2"/>
                  <w:r>
                    <w:rPr>
                      <w:noProof/>
                    </w:rPr>
                    <w:fldChar w:fldCharType="end"/>
                  </w:r>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641698" w:rsidP="00E029B7">
                  <w:pPr>
                    <w:keepNext/>
                    <w:autoSpaceDE w:val="0"/>
                    <w:autoSpaceDN w:val="0"/>
                    <w:adjustRightInd w:val="0"/>
                  </w:pPr>
                  <w:r>
                    <w:fldChar w:fldCharType="begin"/>
                  </w:r>
                  <w:r>
                    <w:instrText xml:space="preserve"> SEQ Equation \* ARABIC </w:instrText>
                  </w:r>
                  <w:r>
                    <w:fldChar w:fldCharType="separate"/>
                  </w:r>
                  <w:r w:rsidR="00E029B7">
                    <w:rPr>
                      <w:noProof/>
                    </w:rPr>
                    <w:t>2</w:t>
                  </w:r>
                  <w:r>
                    <w:rPr>
                      <w:noProof/>
                    </w:rPr>
                    <w:fldChar w:fldCharType="end"/>
                  </w:r>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7B712C58" w14:textId="4BA1E106" w:rsidR="00E029B7" w:rsidRDefault="00E029B7" w:rsidP="00E029B7">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p>
          <w:p w14:paraId="1C42906D" w14:textId="77777777" w:rsidR="009B4FD7" w:rsidRDefault="009B4FD7" w:rsidP="00E029B7">
            <w:pPr>
              <w:jc w:val="both"/>
              <w:rPr>
                <w:rFonts w:cs="Times New Roman"/>
                <w:color w:val="000000" w:themeColor="text1"/>
              </w:rPr>
            </w:pPr>
          </w:p>
          <w:p w14:paraId="1251D4EC" w14:textId="7FE7C7AE" w:rsidR="00E029B7" w:rsidRDefault="00E029B7" w:rsidP="00E029B7">
            <w:pPr>
              <w:jc w:val="both"/>
              <w:rPr>
                <w:rFonts w:cs="Times New Roman"/>
                <w:color w:val="000000" w:themeColor="text1"/>
              </w:rPr>
            </w:pPr>
            <w:r>
              <w:rPr>
                <w:rFonts w:cs="Times New Roman"/>
                <w:color w:val="000000" w:themeColor="text1"/>
              </w:rPr>
              <w:t xml:space="preserve">The slices are currently in this 50% RH environment and once they reach equilibrium their initial and secondary </w:t>
            </w:r>
            <w:proofErr w:type="spellStart"/>
            <w:r>
              <w:rPr>
                <w:rFonts w:cs="Times New Roman"/>
                <w:color w:val="000000" w:themeColor="text1"/>
              </w:rPr>
              <w:t>sorptivity</w:t>
            </w:r>
            <w:proofErr w:type="spellEnd"/>
            <w:r>
              <w:rPr>
                <w:rFonts w:cs="Times New Roman"/>
                <w:color w:val="000000" w:themeColor="text1"/>
              </w:rPr>
              <w:t xml:space="preserve"> will be </w:t>
            </w:r>
            <w:r w:rsidR="009C4031">
              <w:rPr>
                <w:rFonts w:cs="Times New Roman"/>
                <w:color w:val="000000" w:themeColor="text1"/>
              </w:rPr>
              <w:t>determined</w:t>
            </w:r>
            <w:r>
              <w:rPr>
                <w:rFonts w:cs="Times New Roman"/>
                <w:color w:val="000000" w:themeColor="text1"/>
              </w:rPr>
              <w:t xml:space="preserve"> according to ASTM 1585 </w:t>
            </w:r>
            <w:r>
              <w:rPr>
                <w:rFonts w:cs="Times New Roman"/>
                <w:color w:val="000000" w:themeColor="text1"/>
              </w:rPr>
              <w:fldChar w:fldCharType="begin"/>
            </w:r>
            <w:r>
              <w:rPr>
                <w:rFonts w:cs="Times New Roman"/>
                <w:color w:val="000000" w:themeColor="text1"/>
              </w:rPr>
              <w:instrText xml:space="preserve"> ADDIN EN.CITE &lt;EndNote&gt;&lt;Cite&gt;&lt;Year&gt;2013&lt;/Year&gt;&lt;RecNum&gt;1766&lt;/RecNum&gt;&lt;DisplayText&gt;[7]&lt;/DisplayText&gt;&lt;record&gt;&lt;rec-number&gt;1766&lt;/rec-number&gt;&lt;foreign-keys&gt;&lt;key app="EN" db-id="pf2s5asa4a5xwgetv9j5fferwsfasdd2fz92" timestamp="1521234701"&gt;1766&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Pr>
                <w:rFonts w:cs="Times New Roman"/>
                <w:color w:val="000000" w:themeColor="text1"/>
              </w:rPr>
              <w:fldChar w:fldCharType="separate"/>
            </w:r>
            <w:r>
              <w:rPr>
                <w:rFonts w:cs="Times New Roman"/>
                <w:noProof/>
                <w:color w:val="000000" w:themeColor="text1"/>
              </w:rPr>
              <w:t>[7]</w:t>
            </w:r>
            <w:r>
              <w:rPr>
                <w:rFonts w:cs="Times New Roman"/>
                <w:color w:val="000000" w:themeColor="text1"/>
              </w:rPr>
              <w:fldChar w:fldCharType="end"/>
            </w:r>
            <w:r>
              <w:rPr>
                <w:rFonts w:cs="Times New Roman"/>
                <w:color w:val="000000" w:themeColor="text1"/>
              </w:rPr>
              <w:t xml:space="preserve">. </w:t>
            </w:r>
            <w:r w:rsidR="009C4031">
              <w:rPr>
                <w:rFonts w:cs="Times New Roman"/>
                <w:color w:val="000000" w:themeColor="text1"/>
              </w:rPr>
              <w:t>A correlation will then be established between these values and the a</w:t>
            </w:r>
            <w:r w:rsidR="00063EDF">
              <w:rPr>
                <w:rFonts w:cs="Times New Roman"/>
                <w:color w:val="000000" w:themeColor="text1"/>
              </w:rPr>
              <w:t xml:space="preserve">pparent formation factor values. The data are predicted to be available to share in </w:t>
            </w:r>
            <w:r w:rsidR="009B4FD7">
              <w:rPr>
                <w:rFonts w:cs="Times New Roman"/>
                <w:color w:val="000000" w:themeColor="text1"/>
              </w:rPr>
              <w:t>the second quarter of 2022</w:t>
            </w:r>
            <w:r w:rsidR="00063EDF">
              <w:rPr>
                <w:rFonts w:cs="Times New Roman"/>
                <w:color w:val="000000" w:themeColor="text1"/>
              </w:rPr>
              <w:t xml:space="preserve"> and that depends on the time needed for the samples to reach equilibrium. </w:t>
            </w:r>
            <w:r w:rsidR="00925A81">
              <w:rPr>
                <w:rFonts w:cs="Times New Roman"/>
                <w:color w:val="000000" w:themeColor="text1"/>
              </w:rPr>
              <w:t>This work is still ongoing.</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67C4C453" w14:textId="79E46920" w:rsidR="0006647C" w:rsidRDefault="0006647C" w:rsidP="0006647C">
            <w:pPr>
              <w:jc w:val="both"/>
              <w:rPr>
                <w:rFonts w:cs="Times New Roman"/>
                <w:color w:val="000000" w:themeColor="text1"/>
              </w:rPr>
            </w:pPr>
            <w:r w:rsidRPr="0006647C">
              <w:rPr>
                <w:rFonts w:cs="Times New Roman"/>
                <w:color w:val="000000" w:themeColor="text1"/>
              </w:rPr>
              <w:t>X-ray computed tomography will be used to measure the FT damage in mortar samples with varying degrees of saturation. These results will be correlated with the probability of failure obtained on mortar samples with different DOS (</w:t>
            </w:r>
            <w:r w:rsidRPr="0006647C">
              <w:rPr>
                <w:rFonts w:cs="Times New Roman"/>
                <w:color w:val="000000" w:themeColor="text1"/>
              </w:rPr>
              <w:fldChar w:fldCharType="begin"/>
            </w:r>
            <w:r w:rsidRPr="0006647C">
              <w:rPr>
                <w:rFonts w:cs="Times New Roman"/>
                <w:color w:val="000000" w:themeColor="text1"/>
              </w:rPr>
              <w:instrText xml:space="preserve"> REF _Ref56544980 \h </w:instrText>
            </w:r>
            <w:r w:rsidRPr="0006647C">
              <w:rPr>
                <w:rFonts w:cs="Times New Roman"/>
                <w:color w:val="000000" w:themeColor="text1"/>
              </w:rPr>
            </w:r>
            <w:r w:rsidRPr="0006647C">
              <w:rPr>
                <w:rFonts w:cs="Times New Roman"/>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rFonts w:cs="Times New Roman"/>
                <w:color w:val="000000" w:themeColor="text1"/>
              </w:rPr>
              <w:fldChar w:fldCharType="end"/>
            </w:r>
            <w:r w:rsidRPr="0006647C">
              <w:rPr>
                <w:rFonts w:cs="Times New Roman"/>
                <w:color w:val="000000" w:themeColor="text1"/>
              </w:rPr>
              <w:t>).</w:t>
            </w:r>
            <w:r w:rsidR="00461CE6">
              <w:rPr>
                <w:rFonts w:cs="Times New Roman"/>
                <w:color w:val="000000" w:themeColor="text1"/>
              </w:rPr>
              <w:t xml:space="preserve">  Samples have been prepared at Oregon State and sent to Oklahoma State for testing.  The samples have been conditioned and scanned and data is being generated.  The results so far are very promising. </w:t>
            </w:r>
            <w:r w:rsidRPr="0006647C">
              <w:rPr>
                <w:rFonts w:cs="Times New Roman"/>
                <w:color w:val="000000" w:themeColor="text1"/>
              </w:rPr>
              <w:t xml:space="preserve"> </w:t>
            </w:r>
          </w:p>
          <w:p w14:paraId="4AA1E7D6" w14:textId="4047D648" w:rsidR="00925A81" w:rsidRDefault="00925A81" w:rsidP="0006647C">
            <w:pPr>
              <w:jc w:val="both"/>
              <w:rPr>
                <w:rFonts w:cs="Times New Roman"/>
                <w:color w:val="000000" w:themeColor="text1"/>
              </w:rPr>
            </w:pPr>
          </w:p>
          <w:p w14:paraId="1EF46452" w14:textId="1CFB587F" w:rsidR="00925A81" w:rsidRDefault="00925A81" w:rsidP="0006647C">
            <w:pPr>
              <w:jc w:val="both"/>
              <w:rPr>
                <w:rFonts w:cs="Times New Roman"/>
                <w:color w:val="000000" w:themeColor="text1"/>
              </w:rPr>
            </w:pPr>
            <w:r>
              <w:rPr>
                <w:rFonts w:cs="Times New Roman"/>
                <w:color w:val="000000" w:themeColor="text1"/>
              </w:rPr>
              <w:t>The results show that cracking within the samples can be observed and quantified.  The damage happens first around the aggregates and then extends into the paste of the concrete.  This helps to bench mark and quantify these important changes that are occurring and provide new levels of insight.</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In the first part of the project, researchers have studied the salt damage that developed in mortar samples due to the formation of calcium oxychloride. Mortar samples with varying air content, varying air void quality and varying fly ash </w:t>
            </w:r>
            <w:r w:rsidRPr="0006647C">
              <w:rPr>
                <w:rFonts w:cs="Times New Roman"/>
                <w:color w:val="000000" w:themeColor="text1"/>
              </w:rPr>
              <w:lastRenderedPageBreak/>
              <w:t>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77777777" w:rsidR="009C4031" w:rsidRDefault="009C4031" w:rsidP="0089152D">
            <w:pPr>
              <w:pStyle w:val="ListParagraph"/>
              <w:numPr>
                <w:ilvl w:val="0"/>
                <w:numId w:val="8"/>
              </w:numPr>
            </w:pPr>
            <w:r>
              <w:t xml:space="preserve">Lower fly ash content mixtures (0-20%) developed salt damage irrespective of the air void content.  This can be explained by the fact that 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438FAA2D" w14:textId="77777777" w:rsidR="00710A9C" w:rsidRDefault="00710A9C" w:rsidP="0006647C">
            <w:pPr>
              <w:jc w:val="both"/>
              <w:rPr>
                <w:color w:val="000000" w:themeColor="text1"/>
              </w:rPr>
            </w:pPr>
          </w:p>
          <w:p w14:paraId="7948A4EE" w14:textId="37975474" w:rsidR="009C4031" w:rsidRDefault="00710A9C" w:rsidP="0006647C">
            <w:pPr>
              <w:jc w:val="both"/>
              <w:rPr>
                <w:color w:val="000000" w:themeColor="text1"/>
              </w:rPr>
            </w:pPr>
            <w:r>
              <w:rPr>
                <w:color w:val="000000" w:themeColor="text1"/>
              </w:rPr>
              <w:t xml:space="preserve">Work is underway to understand how the air void system distribution impacts the </w:t>
            </w:r>
            <w:proofErr w:type="spellStart"/>
            <w:r>
              <w:rPr>
                <w:color w:val="000000" w:themeColor="text1"/>
              </w:rPr>
              <w:t>CaOXY</w:t>
            </w:r>
            <w:proofErr w:type="spellEnd"/>
            <w:r>
              <w:rPr>
                <w:color w:val="000000" w:themeColor="text1"/>
              </w:rPr>
              <w:t xml:space="preserve"> damage.</w:t>
            </w: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Differential scanning calorimetry (DSC) is an experimental technique in which the difference in the amount of heat required to increase the temperature of a sample compared to a reference is measured as a function of the temperature. This 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14D3576E" w:rsidR="0006647C" w:rsidRPr="0006647C" w:rsidRDefault="0006647C" w:rsidP="0006647C">
            <w:pPr>
              <w:jc w:val="both"/>
              <w:rPr>
                <w:color w:val="000000" w:themeColor="text1"/>
              </w:rPr>
            </w:pPr>
            <w:r w:rsidRPr="0006647C">
              <w:rPr>
                <w:color w:val="000000" w:themeColor="text1"/>
              </w:rPr>
              <w:lastRenderedPageBreak/>
              <w:t>OK state is looking at vibration and how it impacts the air void system in concrete.  Some of this is to improve the SAM and the accuracy with low slump concrete.  Some of this is with field concrete and with different vibration.  We are also going to do some field mixing time measurements.</w:t>
            </w:r>
            <w:r w:rsidR="00461CE6">
              <w:rPr>
                <w:color w:val="000000" w:themeColor="text1"/>
              </w:rPr>
              <w:t xml:space="preserve">  This is still in the planning stages.</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4CA8D1FA" w14:textId="097380E2" w:rsidR="00710A9C" w:rsidRDefault="00461CE6" w:rsidP="0006647C">
            <w:pPr>
              <w:jc w:val="both"/>
              <w:rPr>
                <w:color w:val="000000" w:themeColor="text1"/>
              </w:rPr>
            </w:pPr>
            <w:r>
              <w:rPr>
                <w:color w:val="000000" w:themeColor="text1"/>
              </w:rPr>
              <w:t xml:space="preserve">A new gauge </w:t>
            </w:r>
            <w:r w:rsidR="00710A9C">
              <w:rPr>
                <w:color w:val="000000" w:themeColor="text1"/>
              </w:rPr>
              <w:t xml:space="preserve">is very close to being released to the Pooled Fund Members.  The new gauge includes the </w:t>
            </w:r>
            <w:r>
              <w:rPr>
                <w:color w:val="000000" w:themeColor="text1"/>
              </w:rPr>
              <w:t xml:space="preserve">error algorithm within it.  The gauge is being made more robust and is being tested in the laboratory to ensure that it is accurate.  </w:t>
            </w:r>
            <w:r w:rsidR="00710A9C">
              <w:rPr>
                <w:color w:val="000000" w:themeColor="text1"/>
              </w:rPr>
              <w:t>The current issue is that there is a slight delay in the gauge in running the test.  It appears to be a communication delay between the Bluetooth sensor and the phone.</w:t>
            </w:r>
          </w:p>
          <w:p w14:paraId="353D788B" w14:textId="77777777" w:rsidR="00710A9C" w:rsidRDefault="00710A9C" w:rsidP="0006647C">
            <w:pPr>
              <w:jc w:val="both"/>
              <w:rPr>
                <w:color w:val="000000" w:themeColor="text1"/>
              </w:rPr>
            </w:pPr>
          </w:p>
          <w:p w14:paraId="1D6A504B" w14:textId="038C3798" w:rsidR="0006647C" w:rsidRPr="0006647C" w:rsidRDefault="00461CE6" w:rsidP="0006647C">
            <w:pPr>
              <w:jc w:val="both"/>
              <w:rPr>
                <w:color w:val="000000" w:themeColor="text1"/>
              </w:rPr>
            </w:pPr>
            <w:r>
              <w:rPr>
                <w:color w:val="000000" w:themeColor="text1"/>
              </w:rPr>
              <w:t xml:space="preserve">The team has worked on automating different parts of the SAM but more work is needed.  </w:t>
            </w:r>
            <w:r w:rsidR="00A84DBF">
              <w:rPr>
                <w:color w:val="000000" w:themeColor="text1"/>
              </w:rPr>
              <w:t xml:space="preserve">The states </w:t>
            </w:r>
            <w:r>
              <w:rPr>
                <w:color w:val="000000" w:themeColor="text1"/>
              </w:rPr>
              <w:t>will be provided new gauges as soon as they are don</w:t>
            </w:r>
            <w:r w:rsidR="00264D45">
              <w:rPr>
                <w:color w:val="000000" w:themeColor="text1"/>
              </w:rPr>
              <w:t>e</w:t>
            </w:r>
            <w:r>
              <w:rPr>
                <w:color w:val="000000" w:themeColor="text1"/>
              </w:rPr>
              <w:t xml:space="preserve"> with testing.</w:t>
            </w:r>
            <w:r w:rsidR="00264D45">
              <w:rPr>
                <w:color w:val="000000" w:themeColor="text1"/>
              </w:rPr>
              <w:t xml:space="preserve">  This should occur in the next quarter.</w:t>
            </w:r>
            <w:r>
              <w:rPr>
                <w:color w:val="000000" w:themeColor="text1"/>
              </w:rPr>
              <w:t xml:space="preserve">  </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50B2D343" w:rsidR="0006647C" w:rsidRP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lastRenderedPageBreak/>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44AFB1" w14:textId="77777777" w:rsidR="00641698" w:rsidRDefault="00641698" w:rsidP="00106C83">
      <w:pPr>
        <w:spacing w:after="0" w:line="240" w:lineRule="auto"/>
      </w:pPr>
      <w:r>
        <w:separator/>
      </w:r>
    </w:p>
  </w:endnote>
  <w:endnote w:type="continuationSeparator" w:id="0">
    <w:p w14:paraId="2D104C2A" w14:textId="77777777" w:rsidR="00641698" w:rsidRDefault="00641698"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CC9CB1" w14:textId="77777777" w:rsidR="00641698" w:rsidRDefault="00641698" w:rsidP="00106C83">
      <w:pPr>
        <w:spacing w:after="0" w:line="240" w:lineRule="auto"/>
      </w:pPr>
      <w:r>
        <w:separator/>
      </w:r>
    </w:p>
  </w:footnote>
  <w:footnote w:type="continuationSeparator" w:id="0">
    <w:p w14:paraId="4C8A6B44" w14:textId="77777777" w:rsidR="00641698" w:rsidRDefault="00641698"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
  </w:num>
  <w:num w:numId="3">
    <w:abstractNumId w:val="5"/>
  </w:num>
  <w:num w:numId="4">
    <w:abstractNumId w:val="4"/>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wFAE2yPSQ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50209"/>
    <w:rsid w:val="000561FA"/>
    <w:rsid w:val="00060363"/>
    <w:rsid w:val="00063EDF"/>
    <w:rsid w:val="0006647C"/>
    <w:rsid w:val="000736BB"/>
    <w:rsid w:val="0007539D"/>
    <w:rsid w:val="00077FAD"/>
    <w:rsid w:val="000868BE"/>
    <w:rsid w:val="00091CC0"/>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C1F21"/>
    <w:rsid w:val="001D18C9"/>
    <w:rsid w:val="001F0173"/>
    <w:rsid w:val="001F0DCE"/>
    <w:rsid w:val="001F6903"/>
    <w:rsid w:val="00203A45"/>
    <w:rsid w:val="00211F5F"/>
    <w:rsid w:val="0021352F"/>
    <w:rsid w:val="0021446D"/>
    <w:rsid w:val="00227820"/>
    <w:rsid w:val="00233C13"/>
    <w:rsid w:val="00241521"/>
    <w:rsid w:val="0025739A"/>
    <w:rsid w:val="0026486A"/>
    <w:rsid w:val="00264D45"/>
    <w:rsid w:val="002672C3"/>
    <w:rsid w:val="002722AF"/>
    <w:rsid w:val="0028623B"/>
    <w:rsid w:val="002878CC"/>
    <w:rsid w:val="0029389E"/>
    <w:rsid w:val="00293FD8"/>
    <w:rsid w:val="00294EB4"/>
    <w:rsid w:val="002A79C8"/>
    <w:rsid w:val="002B2CC2"/>
    <w:rsid w:val="002B7BF4"/>
    <w:rsid w:val="002C36E1"/>
    <w:rsid w:val="002C4D77"/>
    <w:rsid w:val="002D3B4B"/>
    <w:rsid w:val="002D76A8"/>
    <w:rsid w:val="002D7EF7"/>
    <w:rsid w:val="002E06AA"/>
    <w:rsid w:val="002E65AE"/>
    <w:rsid w:val="0031137F"/>
    <w:rsid w:val="00325293"/>
    <w:rsid w:val="00343DF1"/>
    <w:rsid w:val="003540F1"/>
    <w:rsid w:val="003567B1"/>
    <w:rsid w:val="00370BF4"/>
    <w:rsid w:val="003800C0"/>
    <w:rsid w:val="0038705A"/>
    <w:rsid w:val="0038709C"/>
    <w:rsid w:val="003A2AF2"/>
    <w:rsid w:val="003B082A"/>
    <w:rsid w:val="003F7BB4"/>
    <w:rsid w:val="00413CB7"/>
    <w:rsid w:val="004144E6"/>
    <w:rsid w:val="004156B2"/>
    <w:rsid w:val="004311D4"/>
    <w:rsid w:val="00433A77"/>
    <w:rsid w:val="00435281"/>
    <w:rsid w:val="004363A9"/>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3485"/>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1698"/>
    <w:rsid w:val="0064790A"/>
    <w:rsid w:val="00653549"/>
    <w:rsid w:val="00672473"/>
    <w:rsid w:val="0067255D"/>
    <w:rsid w:val="00682C5E"/>
    <w:rsid w:val="006832D9"/>
    <w:rsid w:val="00687641"/>
    <w:rsid w:val="006C347E"/>
    <w:rsid w:val="006C35E2"/>
    <w:rsid w:val="006C744F"/>
    <w:rsid w:val="006E26E5"/>
    <w:rsid w:val="006E7CD9"/>
    <w:rsid w:val="007049B2"/>
    <w:rsid w:val="00710A9C"/>
    <w:rsid w:val="0072498B"/>
    <w:rsid w:val="00727C5D"/>
    <w:rsid w:val="00735081"/>
    <w:rsid w:val="00735EC1"/>
    <w:rsid w:val="007406B1"/>
    <w:rsid w:val="00743C01"/>
    <w:rsid w:val="00744379"/>
    <w:rsid w:val="00746F5F"/>
    <w:rsid w:val="00761DC5"/>
    <w:rsid w:val="00762C42"/>
    <w:rsid w:val="007726FD"/>
    <w:rsid w:val="00776A86"/>
    <w:rsid w:val="0078462C"/>
    <w:rsid w:val="00790C4A"/>
    <w:rsid w:val="0079556F"/>
    <w:rsid w:val="007A6F1E"/>
    <w:rsid w:val="007C4E79"/>
    <w:rsid w:val="007C781A"/>
    <w:rsid w:val="007E5BD2"/>
    <w:rsid w:val="007F4A99"/>
    <w:rsid w:val="008223A6"/>
    <w:rsid w:val="00843E30"/>
    <w:rsid w:val="00844B7D"/>
    <w:rsid w:val="00844FC2"/>
    <w:rsid w:val="00871D85"/>
    <w:rsid w:val="00872F18"/>
    <w:rsid w:val="00874EF7"/>
    <w:rsid w:val="00876C80"/>
    <w:rsid w:val="0089152D"/>
    <w:rsid w:val="008A0E8F"/>
    <w:rsid w:val="008B6E61"/>
    <w:rsid w:val="008F12C9"/>
    <w:rsid w:val="008F19E1"/>
    <w:rsid w:val="0090172C"/>
    <w:rsid w:val="00911B57"/>
    <w:rsid w:val="00911E47"/>
    <w:rsid w:val="00923D8F"/>
    <w:rsid w:val="00925A81"/>
    <w:rsid w:val="009A106D"/>
    <w:rsid w:val="009A325A"/>
    <w:rsid w:val="009A3721"/>
    <w:rsid w:val="009B4FD7"/>
    <w:rsid w:val="009C403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2FDC"/>
    <w:rsid w:val="00B53567"/>
    <w:rsid w:val="00B6636F"/>
    <w:rsid w:val="00B66A21"/>
    <w:rsid w:val="00B7633E"/>
    <w:rsid w:val="00B764D0"/>
    <w:rsid w:val="00B94C02"/>
    <w:rsid w:val="00B957F2"/>
    <w:rsid w:val="00B973B7"/>
    <w:rsid w:val="00BA0CFF"/>
    <w:rsid w:val="00BA1C38"/>
    <w:rsid w:val="00BC19BD"/>
    <w:rsid w:val="00C05C9F"/>
    <w:rsid w:val="00C06309"/>
    <w:rsid w:val="00C13753"/>
    <w:rsid w:val="00C22025"/>
    <w:rsid w:val="00C52EB1"/>
    <w:rsid w:val="00C83851"/>
    <w:rsid w:val="00C935A9"/>
    <w:rsid w:val="00CA240A"/>
    <w:rsid w:val="00CA75E4"/>
    <w:rsid w:val="00CB3307"/>
    <w:rsid w:val="00CB3970"/>
    <w:rsid w:val="00CB3B6B"/>
    <w:rsid w:val="00CC09EF"/>
    <w:rsid w:val="00CC1D71"/>
    <w:rsid w:val="00CC1E5B"/>
    <w:rsid w:val="00CC422D"/>
    <w:rsid w:val="00CE138E"/>
    <w:rsid w:val="00CF4134"/>
    <w:rsid w:val="00CF48D6"/>
    <w:rsid w:val="00D05DC0"/>
    <w:rsid w:val="00D15EBA"/>
    <w:rsid w:val="00D21DD3"/>
    <w:rsid w:val="00D26703"/>
    <w:rsid w:val="00D26A27"/>
    <w:rsid w:val="00D34B09"/>
    <w:rsid w:val="00D42578"/>
    <w:rsid w:val="00D60252"/>
    <w:rsid w:val="00D83753"/>
    <w:rsid w:val="00D90A57"/>
    <w:rsid w:val="00D91958"/>
    <w:rsid w:val="00DA4404"/>
    <w:rsid w:val="00DB6D17"/>
    <w:rsid w:val="00DC2136"/>
    <w:rsid w:val="00DC2620"/>
    <w:rsid w:val="00DD391D"/>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F0557"/>
    <w:rsid w:val="00EF08AE"/>
    <w:rsid w:val="00EF2E46"/>
    <w:rsid w:val="00EF5790"/>
    <w:rsid w:val="00F02E55"/>
    <w:rsid w:val="00F056C4"/>
    <w:rsid w:val="00F12150"/>
    <w:rsid w:val="00F21699"/>
    <w:rsid w:val="00F253BA"/>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408</Words>
  <Characters>3082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1-10-28T15:27:00Z</dcterms:created>
  <dcterms:modified xsi:type="dcterms:W3CDTF">2021-10-28T15:27:00Z</dcterms:modified>
</cp:coreProperties>
</file>